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352C9E" w14:textId="1399EDEA" w:rsidR="009B37E9" w:rsidRDefault="00CA45EE" w:rsidP="00CA45EE">
      <w:pPr>
        <w:jc w:val="both"/>
      </w:pPr>
      <w:r>
        <w:t xml:space="preserve"> </w:t>
      </w:r>
      <w:r w:rsidR="0014377A">
        <w:t>DC SQUID(Superconducting</w:t>
      </w:r>
      <w:r w:rsidR="00C40F40">
        <w:t xml:space="preserve"> Quantum</w:t>
      </w:r>
      <w:r w:rsidR="0014377A">
        <w:t xml:space="preserve"> Interference Device) is an electronic circuit, which consists two parallel Josephson </w:t>
      </w:r>
      <w:r w:rsidR="0075348A">
        <w:t>j</w:t>
      </w:r>
      <w:r w:rsidR="0014377A">
        <w:t xml:space="preserve">unctions in </w:t>
      </w:r>
      <w:r w:rsidR="0075348A">
        <w:t xml:space="preserve">a </w:t>
      </w:r>
      <w:r w:rsidR="0014377A">
        <w:t xml:space="preserve">superconductive loop. </w:t>
      </w:r>
      <w:r w:rsidR="0014377A">
        <w:fldChar w:fldCharType="begin"/>
      </w:r>
      <w:r w:rsidR="0014377A">
        <w:instrText xml:space="preserve"> ADDIN ZOTERO_ITEM CSL_CITATION {"citationID":"FgkV1UdO","properties":{"formattedCitation":"[1]","plainCitation":"[1]","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0014377A">
        <w:fldChar w:fldCharType="separate"/>
      </w:r>
      <w:r w:rsidR="0014377A" w:rsidRPr="00955B64">
        <w:rPr>
          <w:rFonts w:ascii="Calibri" w:hAnsi="Calibri" w:cs="Calibri"/>
        </w:rPr>
        <w:t>[1]</w:t>
      </w:r>
      <w:r w:rsidR="0014377A">
        <w:fldChar w:fldCharType="end"/>
      </w:r>
      <w:r w:rsidR="0075348A">
        <w:t xml:space="preserve"> Two important</w:t>
      </w:r>
      <w:r w:rsidR="00745D54">
        <w:t xml:space="preserve"> </w:t>
      </w:r>
      <w:r w:rsidR="0075348A">
        <w:t>phenomena characterize DC SQUID</w:t>
      </w:r>
      <w:r w:rsidR="00745D54">
        <w:t>’s physical behaviors</w:t>
      </w:r>
      <w:r w:rsidR="00FC55B4">
        <w:t>, one of them is Josephson tunnelling and another is magnetic flux quantization</w:t>
      </w:r>
      <w:r w:rsidR="0075348A">
        <w:t>. Josephson junctions induce Josephson tunneling</w:t>
      </w:r>
      <w:r w:rsidR="00AB516B">
        <w:t>,</w:t>
      </w:r>
      <w:r w:rsidR="0075348A">
        <w:t xml:space="preserve"> and </w:t>
      </w:r>
      <w:r w:rsidR="00745D54">
        <w:t>superconductive loop cause quantization of magnetic flux inside the loop.</w:t>
      </w:r>
      <w:r w:rsidR="0075348A">
        <w:t xml:space="preserve"> </w:t>
      </w:r>
      <w:commentRangeStart w:id="0"/>
      <w:r w:rsidR="006D101A">
        <w:t xml:space="preserve">Inside the superconductive loop, magnetic flux is integer multiplier of magnetic flux quanta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6D101A">
        <w:rPr>
          <w:rFonts w:eastAsiaTheme="minorEastAsia"/>
        </w:rPr>
        <w:t>.</w:t>
      </w:r>
      <w:r w:rsidR="006D101A" w:rsidRPr="006D101A">
        <w:t xml:space="preserve"> </w:t>
      </w:r>
      <w:r w:rsidR="006D101A">
        <w:t>(</w:t>
      </w:r>
      <m:oMath>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2.07x</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Wb</m:t>
        </m:r>
      </m:oMath>
      <w:r w:rsidR="006D101A">
        <w:t>)</w:t>
      </w:r>
      <w:commentRangeEnd w:id="0"/>
      <w:r w:rsidR="00086A91">
        <w:rPr>
          <w:rStyle w:val="CommentReference"/>
        </w:rPr>
        <w:commentReference w:id="0"/>
      </w:r>
      <w:r w:rsidR="00955B64">
        <w:fldChar w:fldCharType="begin"/>
      </w:r>
      <w:r w:rsidR="00955B64">
        <w:instrText xml:space="preserve"> ADDIN ZOTERO_ITEM CSL_CITATION {"citationID":"cR4DNX0Z","properties":{"formattedCitation":"[1], [2]","plainCitation":"[1], [2]","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id":121,"uris":["http://zotero.org/groups/2780715/items/4GLYKDM7"],"uri":["http://zotero.org/groups/2780715/items/4GLYKDM7"],"itemData":{"id":121,"type":"chapter","container-title":"SQUID Sensors: Fundamentals, Fabrication and Applications","event-place":"Dordrecht","ISBN":"978-94-010-6393-7","note":"DOI: 10.1007/978-94-011-5674-5_1","page":"1-62","publisher":"Springer Netherlands","publisher-place":"Dordrecht","source":"DOI.org (Crossref)","title":"Squid Fundamentals","URL":"http://link.springer.com/10.1007/978-94-011-5674-5_1","editor":[{"family":"Weinstock","given":"Harold"}],"author":[{"family":"Clarke","given":"John"}],"accessed":{"date-parts":[["2021",9,10]]},"issued":{"date-parts":[["1996"]]}}}],"schema":"https://github.com/citation-style-language/schema/raw/master/csl-citation.json"} </w:instrText>
      </w:r>
      <w:r w:rsidR="00955B64">
        <w:fldChar w:fldCharType="separate"/>
      </w:r>
      <w:r w:rsidR="00955B64" w:rsidRPr="00955B64">
        <w:rPr>
          <w:rFonts w:ascii="Calibri" w:hAnsi="Calibri" w:cs="Calibri"/>
        </w:rPr>
        <w:t>[1], [2]</w:t>
      </w:r>
      <w:r w:rsidR="00955B64">
        <w:fldChar w:fldCharType="end"/>
      </w:r>
      <w:r w:rsidR="009B1C81">
        <w:t xml:space="preserve"> </w:t>
      </w:r>
      <w:r w:rsidR="00C40F40">
        <w:t>There is a relation between applied external magnetic field and critical current of the DC SQUID. According to the relation</w:t>
      </w:r>
      <w:r w:rsidR="00E55AA8">
        <w:t xml:space="preserve">, </w:t>
      </w:r>
      <w:r w:rsidR="008B3C35">
        <w:t xml:space="preserve">average </w:t>
      </w:r>
      <w:r w:rsidR="00E55AA8">
        <w:t>voltage across to the</w:t>
      </w:r>
      <w:r w:rsidR="00C40F40">
        <w:t xml:space="preserve"> </w:t>
      </w:r>
      <w:r w:rsidR="009B1C81">
        <w:t>DC SQUID</w:t>
      </w:r>
      <w:r w:rsidR="00E55AA8">
        <w:t xml:space="preserve"> is </w:t>
      </w:r>
      <w:r w:rsidR="008B3C35">
        <w:t xml:space="preserve">related with </w:t>
      </w:r>
      <m:oMath>
        <m:sSub>
          <m:sSubPr>
            <m:ctrlPr>
              <w:rPr>
                <w:rFonts w:ascii="Cambria Math" w:hAnsi="Cambria Math"/>
                <w:i/>
              </w:rPr>
            </m:ctrlPr>
          </m:sSubPr>
          <m:e>
            <m:r>
              <w:rPr>
                <w:rFonts w:ascii="Cambria Math" w:hAnsi="Cambria Math"/>
              </w:rPr>
              <m:t>ϕ</m:t>
            </m:r>
          </m:e>
          <m:sub>
            <m:r>
              <w:rPr>
                <w:rFonts w:ascii="Cambria Math" w:hAnsi="Cambria Math"/>
              </w:rPr>
              <m:t>ext</m:t>
            </m:r>
          </m:sub>
        </m:sSub>
      </m:oMath>
      <w:r w:rsidR="008B3C35">
        <w:rPr>
          <w:rFonts w:eastAsiaTheme="minorEastAsia"/>
        </w:rPr>
        <w:t>/</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8B3C35">
        <w:rPr>
          <w:rFonts w:eastAsiaTheme="minorEastAsia"/>
        </w:rPr>
        <w:t>. (</w:t>
      </w:r>
      <m:oMath>
        <m:sSub>
          <m:sSubPr>
            <m:ctrlPr>
              <w:rPr>
                <w:rFonts w:ascii="Cambria Math" w:hAnsi="Cambria Math"/>
                <w:i/>
              </w:rPr>
            </m:ctrlPr>
          </m:sSubPr>
          <m:e>
            <m:r>
              <w:rPr>
                <w:rFonts w:ascii="Cambria Math" w:hAnsi="Cambria Math"/>
              </w:rPr>
              <m:t>ϕ</m:t>
            </m:r>
          </m:e>
          <m:sub>
            <m:r>
              <w:rPr>
                <w:rFonts w:ascii="Cambria Math" w:hAnsi="Cambria Math"/>
              </w:rPr>
              <m:t>ext</m:t>
            </m:r>
          </m:sub>
        </m:sSub>
      </m:oMath>
      <w:r w:rsidR="008B3C35">
        <w:rPr>
          <w:rFonts w:eastAsiaTheme="minorEastAsia"/>
        </w:rPr>
        <w:t xml:space="preserve"> is magnetic flux due to external magnetic field.)</w:t>
      </w:r>
      <w:r w:rsidR="00E55AA8">
        <w:t xml:space="preserve"> </w:t>
      </w:r>
      <w:r w:rsidR="009B1C81">
        <w:t xml:space="preserve"> </w:t>
      </w:r>
      <w:r w:rsidR="008B3C35">
        <w:t>Due to</w:t>
      </w:r>
      <w:r w:rsidR="000B1276">
        <w:t xml:space="preserve"> the</w:t>
      </w:r>
      <w:r w:rsidR="008B3C35">
        <w:t xml:space="preserve"> value of magnetic flux quanta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8B3C35">
        <w:t>), sensitive magnetic fields measurement</w:t>
      </w:r>
      <w:r w:rsidR="000B1276">
        <w:t xml:space="preserve"> can be done by using DC SQUID</w:t>
      </w:r>
      <w:r w:rsidR="002A1B10">
        <w:t>s</w:t>
      </w:r>
      <w:r w:rsidR="0002289A">
        <w:t xml:space="preserve">. </w:t>
      </w:r>
      <w:r w:rsidR="00AB516B">
        <w:fldChar w:fldCharType="begin"/>
      </w:r>
      <w:r w:rsidR="001A35B2">
        <w:instrText xml:space="preserve"> ADDIN ZOTERO_ITEM CSL_CITATION {"citationID":"rLoabOtG","properties":{"formattedCitation":"[1], [2]","plainCitation":"[1], [2]","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id":121,"uris":["http://zotero.org/groups/2780715/items/4GLYKDM7"],"uri":["http://zotero.org/groups/2780715/items/4GLYKDM7"],"itemData":{"id":121,"type":"chapter","container-title":"SQUID Sensors: Fundamentals, Fabrication and Applications","event-place":"Dordrecht","ISBN":"978-94-010-6393-7","note":"DOI: 10.1007/978-94-011-5674-5_1","page":"1-62","publisher":"Springer Netherlands","publisher-place":"Dordrecht","source":"DOI.org (Crossref)","title":"Squid Fundamentals","URL":"http://link.springer.com/10.1007/978-94-011-5674-5_1","editor":[{"family":"Weinstock","given":"Harold"}],"author":[{"family":"Clarke","given":"John"}],"accessed":{"date-parts":[["2021",9,10]]},"issued":{"date-parts":[["1996"]]}}}],"schema":"https://github.com/citation-style-language/schema/raw/master/csl-citation.json"} </w:instrText>
      </w:r>
      <w:r w:rsidR="00AB516B">
        <w:fldChar w:fldCharType="separate"/>
      </w:r>
      <w:r w:rsidR="00AB516B" w:rsidRPr="00955B64">
        <w:rPr>
          <w:rFonts w:ascii="Calibri" w:hAnsi="Calibri" w:cs="Calibri"/>
        </w:rPr>
        <w:t>[1], [2]</w:t>
      </w:r>
      <w:r w:rsidR="00AB516B">
        <w:fldChar w:fldCharType="end"/>
      </w:r>
      <w:r w:rsidR="00AB516B">
        <w:t xml:space="preserve"> </w:t>
      </w:r>
      <w:r w:rsidR="001A35B2">
        <w:t xml:space="preserve">Today </w:t>
      </w:r>
      <w:r w:rsidR="00731771">
        <w:t xml:space="preserve">DC </w:t>
      </w:r>
      <w:r w:rsidR="001A35B2">
        <w:t>SQUIDs are extensively used in commercially applications. (Microscopy, readout electronics, nondestructive test, biomagnetism</w:t>
      </w:r>
      <w:r w:rsidR="00130C4B">
        <w:t xml:space="preserve"> </w:t>
      </w:r>
      <w:r w:rsidR="001A35B2">
        <w:t>applications…)</w:t>
      </w:r>
      <w:r w:rsidR="001A35B2" w:rsidRPr="00955B64">
        <w:rPr>
          <w:rFonts w:ascii="Calibri" w:hAnsi="Calibri" w:cs="Calibri"/>
        </w:rPr>
        <w:t>[2]</w:t>
      </w:r>
      <w:r w:rsidR="001A35B2">
        <w:rPr>
          <w:rFonts w:ascii="Calibri" w:hAnsi="Calibri" w:cs="Calibri"/>
        </w:rPr>
        <w:t xml:space="preserve">, </w:t>
      </w:r>
      <w:r w:rsidR="001A35B2">
        <w:fldChar w:fldCharType="begin"/>
      </w:r>
      <w:r w:rsidR="001A35B2">
        <w:instrText xml:space="preserve"> ADDIN ZOTERO_ITEM CSL_CITATION {"citationID":"slyoIjDe","properties":{"formattedCitation":"[3]","plainCitation":"[3]","noteIndex":0},"citationItems":[{"id":127,"uris":["http://zotero.org/groups/2780715/items/6CFMXNE4"],"uri":["http://zotero.org/groups/2780715/items/6CFMXNE4"],"itemData":{"id":127,"type":"article-journal","container-title":"Review of Scientific Instruments","DOI":"10.1063/1.2354545","ISSN":"0034-6748, 1089-7623","issue":"10","journalAbbreviation":"Review of Scientific Instruments","language":"en","page":"101101","source":"DOI.org (Crossref)","title":"Superconducting quantum interference device instruments and applications","volume":"77","author":[{"family":"Fagaly","given":"R. L."}],"issued":{"date-parts":[["2006",10]]}}}],"schema":"https://github.com/citation-style-language/schema/raw/master/csl-citation.json"} </w:instrText>
      </w:r>
      <w:r w:rsidR="001A35B2">
        <w:fldChar w:fldCharType="separate"/>
      </w:r>
      <w:r w:rsidR="001A35B2" w:rsidRPr="001A35B2">
        <w:rPr>
          <w:rFonts w:ascii="Calibri" w:hAnsi="Calibri" w:cs="Calibri"/>
        </w:rPr>
        <w:t>[3]</w:t>
      </w:r>
      <w:r w:rsidR="001A35B2">
        <w:fldChar w:fldCharType="end"/>
      </w:r>
      <w:r w:rsidR="009B37E9">
        <w:t xml:space="preserve"> </w:t>
      </w:r>
      <w:r w:rsidR="00AB7949">
        <w:t>DC SQUID’s voltage response against external applied magnetic field is limitedly linear, this situation may cause difficulties in applications.</w:t>
      </w:r>
      <w:r w:rsidR="00086A91">
        <w:t xml:space="preserve"> </w:t>
      </w:r>
      <w:r w:rsidR="00283C8F">
        <w:t>As a result of difficulties</w:t>
      </w:r>
      <w:r w:rsidR="00283C8F" w:rsidRPr="00283C8F">
        <w:t>, researchers tend to investigate SQUID based circuits, which is more linear than conventional DC SQUIDs</w:t>
      </w:r>
      <w:r w:rsidR="00283C8F">
        <w:t xml:space="preserve"> (Bi-SQUID, arrays of SQUIDs, …, etc.)</w:t>
      </w:r>
      <w:r w:rsidR="005C3158">
        <w:t xml:space="preserve">. </w:t>
      </w:r>
      <w:r w:rsidR="00283C8F">
        <w:t xml:space="preserve">Bi-SQUID </w:t>
      </w:r>
      <w:r w:rsidR="00657204">
        <w:t>is</w:t>
      </w:r>
      <w:r w:rsidR="00283C8F">
        <w:t xml:space="preserve"> one of the</w:t>
      </w:r>
      <w:r w:rsidR="00657204">
        <w:t xml:space="preserve"> alternative solutions instead of the conventional DC SQUID,</w:t>
      </w:r>
      <w:r w:rsidR="00283C8F">
        <w:t xml:space="preserve"> </w:t>
      </w:r>
      <w:r w:rsidR="00086A91">
        <w:t>Bi-SQUID is designed by adding</w:t>
      </w:r>
      <w:r w:rsidR="00283C8F">
        <w:t xml:space="preserve"> a</w:t>
      </w:r>
      <w:r w:rsidR="00086A91">
        <w:t xml:space="preserve"> parallel Josephson junction to typical DC SQUID. </w:t>
      </w:r>
      <w:r w:rsidR="00657204">
        <w:t>Bi-SQUID ‘s voltage response against external applied magnetic field is more linear than DC SQUID.</w:t>
      </w:r>
      <w:r w:rsidR="00D73B0A">
        <w:t xml:space="preserve"> </w:t>
      </w:r>
      <w:r w:rsidR="00D73B0A">
        <w:fldChar w:fldCharType="begin"/>
      </w:r>
      <w:r w:rsidR="001A35B2">
        <w:instrText xml:space="preserve"> ADDIN ZOTERO_ITEM CSL_CITATION {"citationID":"vHq2dJ5g","properties":{"formattedCitation":"[4]","plainCitation":"[4]","noteIndex":0},"citationItems":[{"id":13,"uris":["http://zotero.org/groups/2780715/items/KUP4MMXL"],"uri":["http://zotero.org/groups/2780715/items/KUP4MMXL"],"itemData":{"id":13,"type":"article-journal","abstract":"We show that the voltage response of a dc SQUID can be substantially linearized by the introduction of a nonlinear inductance. The inductance tuning allows us to achieve response linearity close to 120 dB. Such a nonlinear inductance can be easily formed using Josephson junction inductance. The additional junction and main inductance form a single-junction SQUID and hence the device can be called a bi-SQUID. To obtain high dynamic range commensurate to the high response linearity, one can use a serial array of nonlinear inductance dc SQUIDs. Experimental studies of a single bi-SQUID and serial arrays of bi-SQUIDs are reported and discussed.","container-title":"Superconductor Science and Technology","DOI":"10.1088/0953-2048/22/11/114011","ISSN":"0953-2048","issue":"11","journalAbbreviation":"Supercond. Sci. Technol.","language":"en","note":"publisher: IOP Publishing","page":"114011","source":"Institute of Physics","title":"Bi-SQUID: a novel linearization method for dc SQUID voltage response","title-short":"Bi-SQUID","volume":"22","author":[{"family":"Kornev","given":"V. K."},{"family":"Soloviev","given":"I. I."},{"family":"Klenov","given":"N. V."},{"family":"Mukhanov","given":"O. A."}],"issued":{"date-parts":[["2009",10]]}}}],"schema":"https://github.com/citation-style-language/schema/raw/master/csl-citation.json"} </w:instrText>
      </w:r>
      <w:r w:rsidR="00D73B0A">
        <w:fldChar w:fldCharType="separate"/>
      </w:r>
      <w:r w:rsidR="001A35B2" w:rsidRPr="001A35B2">
        <w:rPr>
          <w:rFonts w:ascii="Calibri" w:hAnsi="Calibri" w:cs="Calibri"/>
        </w:rPr>
        <w:t>[4]</w:t>
      </w:r>
      <w:r w:rsidR="00D73B0A">
        <w:fldChar w:fldCharType="end"/>
      </w:r>
      <w:r w:rsidR="00D73B0A">
        <w:t xml:space="preserve">  </w:t>
      </w:r>
      <w:r w:rsidR="00657204">
        <w:t xml:space="preserve"> </w:t>
      </w:r>
      <w:r w:rsidR="00055E20" w:rsidRPr="00055E20">
        <w:t>Magnetic field response of Bi-SQUID characterized by set of differential equations, there is no easy analytic way to solve th</w:t>
      </w:r>
      <w:r w:rsidR="00055E20">
        <w:t>ese</w:t>
      </w:r>
      <w:r w:rsidR="00055E20" w:rsidRPr="00055E20">
        <w:t xml:space="preserve"> equations.</w:t>
      </w:r>
      <w:r w:rsidR="00055E20">
        <w:t xml:space="preserve"> </w:t>
      </w:r>
      <w:r w:rsidR="005515E9">
        <w:fldChar w:fldCharType="begin"/>
      </w:r>
      <w:r w:rsidR="001A35B2">
        <w:instrText xml:space="preserve"> ADDIN ZOTERO_ITEM CSL_CITATION {"citationID":"nASlzYp9","properties":{"formattedCitation":"[4], [5]","plainCitation":"[4], [5]","noteIndex":0},"citationItems":[{"id":13,"uris":["http://zotero.org/groups/2780715/items/KUP4MMXL"],"uri":["http://zotero.org/groups/2780715/items/KUP4MMXL"],"itemData":{"id":13,"type":"article-journal","abstract":"We show that the voltage response of a dc SQUID can be substantially linearized by the introduction of a nonlinear inductance. The inductance tuning allows us to achieve response linearity close to 120 dB. Such a nonlinear inductance can be easily formed using Josephson junction inductance. The additional junction and main inductance form a single-junction SQUID and hence the device can be called a bi-SQUID. To obtain high dynamic range commensurate to the high response linearity, one can use a serial array of nonlinear inductance dc SQUIDs. Experimental studies of a single bi-SQUID and serial arrays of bi-SQUIDs are reported and discussed.","container-title":"Superconductor Science and Technology","DOI":"10.1088/0953-2048/22/11/114011","ISSN":"0953-2048","issue":"11","journalAbbreviation":"Supercond. Sci. Technol.","language":"en","note":"publisher: IOP Publishing","page":"114011","source":"Institute of Physics","title":"Bi-SQUID: a novel linearization method for dc SQUID voltage response","title-short":"Bi-SQUID","volume":"22","author":[{"family":"Kornev","given":"V. K."},{"family":"Soloviev","given":"I. I."},{"family":"Klenov","given":"N. V."},{"family":"Mukhanov","given":"O. A."}],"issued":{"date-parts":[["2009",10]]}}},{"id":123,"uris":["http://zotero.org/groups/2780715/items/E2KD5YJX"],"uri":["http://zotero.org/groups/2780715/items/E2KD5YJX"],"itemData":{"id":123,"type":"chapter","container-title":"International Conference on Theory and Application in Nonlinear Dynamics (ICAND 2012)","event-place":"Cham","ISBN":"978-3-319-02924-5","note":"collection-title: Understanding Complex Systems\nDOI: 10.1007/978-3-319-02925-2_7","page":"77-90","publisher":"Springer International Publishing","publisher-place":"Cham","source":"DOI.org (Crossref)","title":"Voltage Response of Non-Uniform Arrays of Bi-SQUIDs","URL":"http://link.springer.com/10.1007/978-3-319-02925-2_7","editor":[{"family":"In","given":"Visarath"},{"family":"Palacios","given":"Antonio"},{"family":"Longhini","given":"Patrick"}],"author":[{"family":"Longhini","given":"Patrick"},{"family":"Berggren","given":"Susan"},{"family":"Escobar","given":"Anna Leese","non-dropping-particle":"de"},{"family":"Palacios","given":"Antonio"},{"family":"Rice","given":"Sarah"},{"family":"Taylor","given":"Benjamin"},{"family":"In","given":"Visarath"},{"family":"Mukhanov","given":"Oleg A."},{"family":"Prokopenko","given":"Georgy"},{"family":"Nisenoff","given":"Martin"},{"family":"Wong","given":"Edmond"},{"family":"De Andrade","given":"Marcio C."}],"accessed":{"date-parts":[["2021",9,11]]},"issued":{"date-parts":[["2014"]]}}}],"schema":"https://github.com/citation-style-language/schema/raw/master/csl-citation.json"} </w:instrText>
      </w:r>
      <w:r w:rsidR="005515E9">
        <w:fldChar w:fldCharType="separate"/>
      </w:r>
      <w:r w:rsidR="001A35B2" w:rsidRPr="001A35B2">
        <w:rPr>
          <w:rFonts w:ascii="Calibri" w:hAnsi="Calibri" w:cs="Calibri"/>
        </w:rPr>
        <w:t>[4], [5]</w:t>
      </w:r>
      <w:r w:rsidR="005515E9">
        <w:fldChar w:fldCharType="end"/>
      </w:r>
      <w:r w:rsidR="005515E9">
        <w:t xml:space="preserve"> </w:t>
      </w:r>
      <w:r w:rsidR="00055E20">
        <w:t xml:space="preserve">Numerical simulations play critical role for this type of systems, modelling and simulation methods can support design </w:t>
      </w:r>
      <w:r w:rsidR="00C54D42">
        <w:t>studies.</w:t>
      </w:r>
      <w:r w:rsidR="00055E20">
        <w:t xml:space="preserve"> </w:t>
      </w:r>
      <w:r w:rsidR="00C54D42">
        <w:t xml:space="preserve">In this work, we designed open source and user-friendly simulation tool. </w:t>
      </w:r>
      <w:r w:rsidR="00650047">
        <w:t>In addition</w:t>
      </w:r>
      <w:r w:rsidR="00C54D42">
        <w:t>, we did statistical analysis study for Bi-SQUID</w:t>
      </w:r>
      <w:r w:rsidR="00650047">
        <w:t xml:space="preserve"> by using simulation tool</w:t>
      </w:r>
      <w:r w:rsidR="00C54D42">
        <w:t xml:space="preserve">. </w:t>
      </w:r>
    </w:p>
    <w:p w14:paraId="4AF37899" w14:textId="79665899" w:rsidR="00955B64" w:rsidRDefault="00955B64" w:rsidP="00CA45EE">
      <w:pPr>
        <w:jc w:val="both"/>
      </w:pPr>
    </w:p>
    <w:p w14:paraId="502C85AD" w14:textId="77777777" w:rsidR="001A35B2" w:rsidRPr="001A35B2" w:rsidRDefault="002A1B10" w:rsidP="001A35B2">
      <w:pPr>
        <w:pStyle w:val="Bibliography"/>
        <w:rPr>
          <w:rFonts w:ascii="Calibri" w:hAnsi="Calibri" w:cs="Calibri"/>
        </w:rPr>
      </w:pPr>
      <w:r>
        <w:fldChar w:fldCharType="begin"/>
      </w:r>
      <w:r>
        <w:instrText xml:space="preserve"> ADDIN ZOTERO_BIBL {"uncited":[],"omitted":[],"custom":[]} CSL_BIBLIOGRAPHY </w:instrText>
      </w:r>
      <w:r>
        <w:fldChar w:fldCharType="separate"/>
      </w:r>
      <w:r w:rsidR="001A35B2" w:rsidRPr="001A35B2">
        <w:rPr>
          <w:rFonts w:ascii="Calibri" w:hAnsi="Calibri" w:cs="Calibri"/>
        </w:rPr>
        <w:t>[1]</w:t>
      </w:r>
      <w:r w:rsidR="001A35B2" w:rsidRPr="001A35B2">
        <w:rPr>
          <w:rFonts w:ascii="Calibri" w:hAnsi="Calibri" w:cs="Calibri"/>
        </w:rPr>
        <w:tab/>
        <w:t xml:space="preserve">A. Barone ve G. Paternò, </w:t>
      </w:r>
      <w:r w:rsidR="001A35B2" w:rsidRPr="001A35B2">
        <w:rPr>
          <w:rFonts w:ascii="Calibri" w:hAnsi="Calibri" w:cs="Calibri"/>
          <w:i/>
          <w:iCs/>
        </w:rPr>
        <w:t>Physics and applications of the Josephson effect</w:t>
      </w:r>
      <w:r w:rsidR="001A35B2" w:rsidRPr="001A35B2">
        <w:rPr>
          <w:rFonts w:ascii="Calibri" w:hAnsi="Calibri" w:cs="Calibri"/>
        </w:rPr>
        <w:t>. New York: Wiley, 1982.</w:t>
      </w:r>
    </w:p>
    <w:p w14:paraId="571111C4" w14:textId="77777777" w:rsidR="001A35B2" w:rsidRPr="001A35B2" w:rsidRDefault="001A35B2" w:rsidP="001A35B2">
      <w:pPr>
        <w:pStyle w:val="Bibliography"/>
        <w:rPr>
          <w:rFonts w:ascii="Calibri" w:hAnsi="Calibri" w:cs="Calibri"/>
        </w:rPr>
      </w:pPr>
      <w:r w:rsidRPr="001A35B2">
        <w:rPr>
          <w:rFonts w:ascii="Calibri" w:hAnsi="Calibri" w:cs="Calibri"/>
        </w:rPr>
        <w:t>[2]</w:t>
      </w:r>
      <w:r w:rsidRPr="001A35B2">
        <w:rPr>
          <w:rFonts w:ascii="Calibri" w:hAnsi="Calibri" w:cs="Calibri"/>
        </w:rPr>
        <w:tab/>
        <w:t xml:space="preserve">J. Clarke, “Squid Fundamentals”, içinde </w:t>
      </w:r>
      <w:r w:rsidRPr="001A35B2">
        <w:rPr>
          <w:rFonts w:ascii="Calibri" w:hAnsi="Calibri" w:cs="Calibri"/>
          <w:i/>
          <w:iCs/>
        </w:rPr>
        <w:t>SQUID Sensors: Fundamentals, Fabrication and Applications</w:t>
      </w:r>
      <w:r w:rsidRPr="001A35B2">
        <w:rPr>
          <w:rFonts w:ascii="Calibri" w:hAnsi="Calibri" w:cs="Calibri"/>
        </w:rPr>
        <w:t>, H. Weinstock, Ed. Dordrecht: Springer Netherlands, 1996, ss. 1-62. doi: 10.1007/978-94-011-5674-5_1.</w:t>
      </w:r>
    </w:p>
    <w:p w14:paraId="44E376D3" w14:textId="77777777" w:rsidR="001A35B2" w:rsidRPr="001A35B2" w:rsidRDefault="001A35B2" w:rsidP="001A35B2">
      <w:pPr>
        <w:pStyle w:val="Bibliography"/>
        <w:rPr>
          <w:rFonts w:ascii="Calibri" w:hAnsi="Calibri" w:cs="Calibri"/>
        </w:rPr>
      </w:pPr>
      <w:r w:rsidRPr="001A35B2">
        <w:rPr>
          <w:rFonts w:ascii="Calibri" w:hAnsi="Calibri" w:cs="Calibri"/>
        </w:rPr>
        <w:t>[3]</w:t>
      </w:r>
      <w:r w:rsidRPr="001A35B2">
        <w:rPr>
          <w:rFonts w:ascii="Calibri" w:hAnsi="Calibri" w:cs="Calibri"/>
        </w:rPr>
        <w:tab/>
        <w:t xml:space="preserve">R. L. Fagaly, “Superconducting quantum interference device instruments and applications”, </w:t>
      </w:r>
      <w:r w:rsidRPr="001A35B2">
        <w:rPr>
          <w:rFonts w:ascii="Calibri" w:hAnsi="Calibri" w:cs="Calibri"/>
          <w:i/>
          <w:iCs/>
        </w:rPr>
        <w:t>Review of Scientific Instruments</w:t>
      </w:r>
      <w:r w:rsidRPr="001A35B2">
        <w:rPr>
          <w:rFonts w:ascii="Calibri" w:hAnsi="Calibri" w:cs="Calibri"/>
        </w:rPr>
        <w:t>, c. 77, sy 10, s. 101101, Eki. 2006, doi: 10.1063/1.2354545.</w:t>
      </w:r>
    </w:p>
    <w:p w14:paraId="655268B2" w14:textId="77777777" w:rsidR="001A35B2" w:rsidRPr="001A35B2" w:rsidRDefault="001A35B2" w:rsidP="001A35B2">
      <w:pPr>
        <w:pStyle w:val="Bibliography"/>
        <w:rPr>
          <w:rFonts w:ascii="Calibri" w:hAnsi="Calibri" w:cs="Calibri"/>
        </w:rPr>
      </w:pPr>
      <w:r w:rsidRPr="001A35B2">
        <w:rPr>
          <w:rFonts w:ascii="Calibri" w:hAnsi="Calibri" w:cs="Calibri"/>
        </w:rPr>
        <w:t>[4]</w:t>
      </w:r>
      <w:r w:rsidRPr="001A35B2">
        <w:rPr>
          <w:rFonts w:ascii="Calibri" w:hAnsi="Calibri" w:cs="Calibri"/>
        </w:rPr>
        <w:tab/>
        <w:t xml:space="preserve">V. K. Kornev, I. I. Soloviev, N. V. Klenov, ve O. A. Mukhanov, “Bi-SQUID: a novel linearization method for dc SQUID voltage response”, </w:t>
      </w:r>
      <w:r w:rsidRPr="001A35B2">
        <w:rPr>
          <w:rFonts w:ascii="Calibri" w:hAnsi="Calibri" w:cs="Calibri"/>
          <w:i/>
          <w:iCs/>
        </w:rPr>
        <w:t>Supercond. Sci. Technol.</w:t>
      </w:r>
      <w:r w:rsidRPr="001A35B2">
        <w:rPr>
          <w:rFonts w:ascii="Calibri" w:hAnsi="Calibri" w:cs="Calibri"/>
        </w:rPr>
        <w:t>, c. 22, sy 11, s. 114011, Eki. 2009, doi: 10.1088/0953-2048/22/11/114011.</w:t>
      </w:r>
    </w:p>
    <w:p w14:paraId="25877205" w14:textId="77777777" w:rsidR="001A35B2" w:rsidRPr="001A35B2" w:rsidRDefault="001A35B2" w:rsidP="001A35B2">
      <w:pPr>
        <w:pStyle w:val="Bibliography"/>
        <w:rPr>
          <w:rFonts w:ascii="Calibri" w:hAnsi="Calibri" w:cs="Calibri"/>
        </w:rPr>
      </w:pPr>
      <w:r w:rsidRPr="001A35B2">
        <w:rPr>
          <w:rFonts w:ascii="Calibri" w:hAnsi="Calibri" w:cs="Calibri"/>
        </w:rPr>
        <w:t>[5]</w:t>
      </w:r>
      <w:r w:rsidRPr="001A35B2">
        <w:rPr>
          <w:rFonts w:ascii="Calibri" w:hAnsi="Calibri" w:cs="Calibri"/>
        </w:rPr>
        <w:tab/>
        <w:t xml:space="preserve">P. Longhini </w:t>
      </w:r>
      <w:r w:rsidRPr="001A35B2">
        <w:rPr>
          <w:rFonts w:ascii="Calibri" w:hAnsi="Calibri" w:cs="Calibri"/>
          <w:i/>
          <w:iCs/>
        </w:rPr>
        <w:t>vd.</w:t>
      </w:r>
      <w:r w:rsidRPr="001A35B2">
        <w:rPr>
          <w:rFonts w:ascii="Calibri" w:hAnsi="Calibri" w:cs="Calibri"/>
        </w:rPr>
        <w:t xml:space="preserve">, “Voltage Response of Non-Uniform Arrays of Bi-SQUIDs”, içinde </w:t>
      </w:r>
      <w:r w:rsidRPr="001A35B2">
        <w:rPr>
          <w:rFonts w:ascii="Calibri" w:hAnsi="Calibri" w:cs="Calibri"/>
          <w:i/>
          <w:iCs/>
        </w:rPr>
        <w:t>International Conference on Theory and Application in Nonlinear Dynamics (ICAND 2012)</w:t>
      </w:r>
      <w:r w:rsidRPr="001A35B2">
        <w:rPr>
          <w:rFonts w:ascii="Calibri" w:hAnsi="Calibri" w:cs="Calibri"/>
        </w:rPr>
        <w:t>, V. In, A. Palacios, ve P. Longhini, Ed. Cham: Springer International Publishing, 2014, ss. 77-90. doi: 10.1007/978-3-319-02925-2_7.</w:t>
      </w:r>
    </w:p>
    <w:p w14:paraId="6661EFAC" w14:textId="3EA9F787" w:rsidR="00955B64" w:rsidRDefault="002A1B10" w:rsidP="002A1B10">
      <w:pPr>
        <w:jc w:val="both"/>
      </w:pPr>
      <w:r>
        <w:fldChar w:fldCharType="end"/>
      </w:r>
    </w:p>
    <w:p w14:paraId="1989D761" w14:textId="581855D7" w:rsidR="00D51CBB" w:rsidRDefault="00D51CBB" w:rsidP="002A1B10">
      <w:pPr>
        <w:jc w:val="both"/>
      </w:pPr>
    </w:p>
    <w:p w14:paraId="38A1FC63" w14:textId="395C2F4B" w:rsidR="00D51CBB" w:rsidRDefault="00D51CBB" w:rsidP="002A1B10">
      <w:pPr>
        <w:jc w:val="both"/>
      </w:pPr>
    </w:p>
    <w:p w14:paraId="208F151C" w14:textId="2C2983E0" w:rsidR="00D51CBB" w:rsidRDefault="00D51CBB" w:rsidP="002A1B10">
      <w:pPr>
        <w:jc w:val="both"/>
      </w:pPr>
    </w:p>
    <w:p w14:paraId="4FB504C3" w14:textId="6E848541" w:rsidR="00D51CBB" w:rsidRDefault="00D51CBB" w:rsidP="002A1B10">
      <w:pPr>
        <w:jc w:val="both"/>
      </w:pPr>
    </w:p>
    <w:p w14:paraId="6CF8F556" w14:textId="25E8E5A5" w:rsidR="00D51CBB" w:rsidRDefault="00D51CBB" w:rsidP="002A1B10">
      <w:pPr>
        <w:jc w:val="both"/>
      </w:pPr>
    </w:p>
    <w:p w14:paraId="72BEB917" w14:textId="19CF9281" w:rsidR="00D51CBB" w:rsidRDefault="00D51CBB" w:rsidP="002A1B10">
      <w:pPr>
        <w:jc w:val="both"/>
      </w:pPr>
    </w:p>
    <w:p w14:paraId="08DB566C" w14:textId="48E1EA04" w:rsidR="00D51CBB" w:rsidRDefault="00D51CBB" w:rsidP="002A1B10">
      <w:pPr>
        <w:jc w:val="both"/>
      </w:pPr>
    </w:p>
    <w:p w14:paraId="4E55A4CF" w14:textId="07118E23" w:rsidR="00D51CBB" w:rsidRDefault="00D51CBB" w:rsidP="00D51CBB">
      <w:pPr>
        <w:jc w:val="both"/>
      </w:pPr>
      <w:r>
        <w:lastRenderedPageBreak/>
        <w:t xml:space="preserve">  </w:t>
      </w:r>
      <w:r>
        <w:t>Due to the value of magnetic flux quanta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t>), sensitive magnetic fields measurement can be done by using DC SQUIDs. Today</w:t>
      </w:r>
      <w:r>
        <w:t>,</w:t>
      </w:r>
      <w:r>
        <w:t xml:space="preserve"> DC SQUIDs are extensively used in commercially applications</w:t>
      </w:r>
      <w:r>
        <w:t xml:space="preserve"> as magnetometers</w:t>
      </w:r>
      <w:r>
        <w:t>. (Microscopy, readout electronics, nondestructive test, biomagnetism applications…)</w:t>
      </w:r>
      <w:r>
        <w:t xml:space="preserve"> </w:t>
      </w:r>
      <w:r>
        <w:fldChar w:fldCharType="begin"/>
      </w:r>
      <w:r>
        <w:instrText xml:space="preserve"> ADDIN ZOTERO_ITEM CSL_CITATION {"citationID":"FgkV1UdO","properties":{"formattedCitation":"[1]","plainCitation":"[1]","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955B64">
        <w:rPr>
          <w:rFonts w:ascii="Calibri" w:hAnsi="Calibri" w:cs="Calibri"/>
        </w:rPr>
        <w:t>[1]</w:t>
      </w:r>
      <w:r>
        <w:fldChar w:fldCharType="end"/>
      </w:r>
      <w:r>
        <w:t xml:space="preserve"> </w:t>
      </w:r>
      <w:r>
        <w:t>DC SQUID’s voltage response against external applied magnetic field is limitedly linear, this situation may cause difficulties in applications. As a result of difficulties</w:t>
      </w:r>
      <w:r w:rsidRPr="00283C8F">
        <w:t>, researchers tend to investigate</w:t>
      </w:r>
      <w:r>
        <w:t xml:space="preserve"> DC</w:t>
      </w:r>
      <w:r w:rsidRPr="00283C8F">
        <w:t xml:space="preserve"> SQUID based circuits, which is more linear than conventional DC SQUIDs</w:t>
      </w:r>
      <w:r>
        <w:t xml:space="preserve"> (Bi-SQUID, arrays of SQUIDs, …, etc.). Bi-SQUID is one of the alternative solutions instead of the conventional DC SQUID, Bi-SQUID is designed by adding a parallel Josephson junction to typical DC SQUID. Bi-SQUID ‘s voltage response against external applied magnetic fie</w:t>
      </w:r>
      <w:r>
        <w:t xml:space="preserve">ld is more linear than DC SQUID. </w:t>
      </w:r>
      <w:r>
        <w:fldChar w:fldCharType="begin"/>
      </w:r>
      <w:r>
        <w:instrText xml:space="preserve"> ADDIN ZOTERO_ITEM CSL_CITATION {"citationID":"FgkV1UdO","properties":{"formattedCitation":"[1]","plainCitation":"[1]","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Pr>
          <w:rFonts w:ascii="Calibri" w:hAnsi="Calibri" w:cs="Calibri"/>
        </w:rPr>
        <w:t>[2</w:t>
      </w:r>
      <w:r w:rsidRPr="00955B64">
        <w:rPr>
          <w:rFonts w:ascii="Calibri" w:hAnsi="Calibri" w:cs="Calibri"/>
        </w:rPr>
        <w:t>]</w:t>
      </w:r>
      <w:r>
        <w:fldChar w:fldCharType="end"/>
      </w:r>
    </w:p>
    <w:p w14:paraId="0663785A" w14:textId="43FEAEE6" w:rsidR="00D51CBB" w:rsidRDefault="00D51CBB" w:rsidP="00D51CBB">
      <w:pPr>
        <w:jc w:val="both"/>
      </w:pPr>
      <w:r>
        <w:t xml:space="preserve"> External applied m</w:t>
      </w:r>
      <w:r w:rsidRPr="00055E20">
        <w:t>agnetic field response of Bi-SQUID characterized by set of differential equations, there is no easy analytic way to solve th</w:t>
      </w:r>
      <w:r>
        <w:t>ese</w:t>
      </w:r>
      <w:r w:rsidRPr="00055E20">
        <w:t xml:space="preserve"> equations.</w:t>
      </w:r>
      <w:r>
        <w:t xml:space="preserve"> </w:t>
      </w:r>
      <w:r>
        <w:fldChar w:fldCharType="begin"/>
      </w:r>
      <w:r>
        <w:instrText xml:space="preserve"> ADDIN ZOTERO_ITEM CSL_CITATION {"citationID":"nASlzYp9","properties":{"formattedCitation":"[4], [5]","plainCitation":"[4], [5]","noteIndex":0},"citationItems":[{"id":13,"uris":["http://zotero.org/groups/2780715/items/KUP4MMXL"],"uri":["http://zotero.org/groups/2780715/items/KUP4MMXL"],"itemData":{"id":13,"type":"article-journal","abstract":"We show that the voltage response of a dc SQUID can be substantially linearized by the introduction of a nonlinear inductance. The inductance tuning allows us to achieve response linearity close to 120 dB. Such a nonlinear inductance can be easily formed using Josephson junction inductance. The additional junction and main inductance form a single-junction SQUID and hence the device can be called a bi-SQUID. To obtain high dynamic range commensurate to the high response linearity, one can use a serial array of nonlinear inductance dc SQUIDs. Experimental studies of a single bi-SQUID and serial arrays of bi-SQUIDs are reported and discussed.","container-title":"Superconductor Science and Technology","DOI":"10.1088/0953-2048/22/11/114011","ISSN":"0953-2048","issue":"11","journalAbbreviation":"Supercond. Sci. Technol.","language":"en","note":"publisher: IOP Publishing","page":"114011","source":"Institute of Physics","title":"Bi-SQUID: a novel linearization method for dc SQUID voltage response","title-short":"Bi-SQUID","volume":"22","author":[{"family":"Kornev","given":"V. K."},{"family":"Soloviev","given":"I. I."},{"family":"Klenov","given":"N. V."},{"family":"Mukhanov","given":"O. A."}],"issued":{"date-parts":[["2009",10]]}}},{"id":123,"uris":["http://zotero.org/groups/2780715/items/E2KD5YJX"],"uri":["http://zotero.org/groups/2780715/items/E2KD5YJX"],"itemData":{"id":123,"type":"chapter","container-title":"International Conference on Theory and Application in Nonlinear Dynamics (ICAND 2012)","event-place":"Cham","ISBN":"978-3-319-02924-5","note":"collection-title: Understanding Complex Systems\nDOI: 10.1007/978-3-319-02925-2_7","page":"77-90","publisher":"Springer International Publishing","publisher-place":"Cham","source":"DOI.org (Crossref)","title":"Voltage Response of Non-Uniform Arrays of Bi-SQUIDs","URL":"http://link.springer.com/10.1007/978-3-319-02925-2_7","editor":[{"family":"In","given":"Visarath"},{"family":"Palacios","given":"Antonio"},{"family":"Longhini","given":"Patrick"}],"author":[{"family":"Longhini","given":"Patrick"},{"family":"Berggren","given":"Susan"},{"family":"Escobar","given":"Anna Leese","non-dropping-particle":"de"},{"family":"Palacios","given":"Antonio"},{"family":"Rice","given":"Sarah"},{"family":"Taylor","given":"Benjamin"},{"family":"In","given":"Visarath"},{"family":"Mukhanov","given":"Oleg A."},{"family":"Prokopenko","given":"Georgy"},{"family":"Nisenoff","given":"Martin"},{"family":"Wong","given":"Edmond"},{"family":"De Andrade","given":"Marcio C."}],"accessed":{"date-parts":[["2021",9,11]]},"issued":{"date-parts":[["2014"]]}}}],"schema":"https://github.com/citation-style-language/schema/raw/master/csl-citation.json"} </w:instrText>
      </w:r>
      <w:r>
        <w:fldChar w:fldCharType="separate"/>
      </w:r>
      <w:r>
        <w:rPr>
          <w:rFonts w:ascii="Calibri" w:hAnsi="Calibri" w:cs="Calibri"/>
        </w:rPr>
        <w:t>[2], [3</w:t>
      </w:r>
      <w:r w:rsidRPr="001A35B2">
        <w:rPr>
          <w:rFonts w:ascii="Calibri" w:hAnsi="Calibri" w:cs="Calibri"/>
        </w:rPr>
        <w:t>]</w:t>
      </w:r>
      <w:r>
        <w:fldChar w:fldCharType="end"/>
      </w:r>
      <w:r>
        <w:t xml:space="preserve"> </w:t>
      </w:r>
      <w:r>
        <w:t>Therefore, numerical analysis</w:t>
      </w:r>
      <w:r>
        <w:t xml:space="preserve"> play critica</w:t>
      </w:r>
      <w:r>
        <w:t xml:space="preserve">l role for this type of systems. </w:t>
      </w:r>
      <w:commentRangeStart w:id="1"/>
      <w:r>
        <w:t>Modelling and simulation tools</w:t>
      </w:r>
      <w:r>
        <w:t xml:space="preserve"> can support design studies</w:t>
      </w:r>
      <w:r>
        <w:t xml:space="preserve"> by using numerical methods</w:t>
      </w:r>
      <w:r>
        <w:t>.</w:t>
      </w:r>
      <w:r w:rsidR="00A00565">
        <w:t xml:space="preserve"> However, there is no sustainable and accessible </w:t>
      </w:r>
      <w:r>
        <w:t>modelling and simulation application exist for Bi-SQUIDs nowadays.</w:t>
      </w:r>
      <w:commentRangeEnd w:id="1"/>
      <w:r w:rsidR="003B5E67">
        <w:rPr>
          <w:rStyle w:val="CommentReference"/>
        </w:rPr>
        <w:commentReference w:id="1"/>
      </w:r>
    </w:p>
    <w:p w14:paraId="408D5F62" w14:textId="5ED222E0" w:rsidR="001340D2" w:rsidRDefault="00A00565" w:rsidP="00D51CBB">
      <w:pPr>
        <w:jc w:val="both"/>
      </w:pPr>
      <w:r>
        <w:t xml:space="preserve">  We developed an open-source and user-friendly statistical analysis tool for symmetric Bi-SQUID</w:t>
      </w:r>
      <w:r w:rsidR="00297669">
        <w:t xml:space="preserve">s. </w:t>
      </w:r>
      <w:r>
        <w:t xml:space="preserve"> </w:t>
      </w:r>
      <w:r w:rsidR="00297669">
        <w:t>O</w:t>
      </w:r>
      <w:r w:rsidR="00297669">
        <w:t>ur developed simulation tool, solves systems of differential equations, which are represent Bi-SQUID system, in defined resolution</w:t>
      </w:r>
      <w:r w:rsidR="00EC1AF7">
        <w:t xml:space="preserve"> </w:t>
      </w:r>
      <w:r w:rsidR="00EC1AF7">
        <w:t>(time step, external magnetic field sampling resolution)</w:t>
      </w:r>
      <w:r w:rsidR="00297669">
        <w:t xml:space="preserve"> by user.</w:t>
      </w:r>
      <w:r w:rsidR="00D76497">
        <w:t xml:space="preserve"> </w:t>
      </w:r>
      <w:r w:rsidR="00FF7E94" w:rsidRPr="00FF7E94">
        <w:t>Our methodology is based on finding voltage response of symmetric Bi-SQUID for each time steps in time period.</w:t>
      </w:r>
      <w:r w:rsidR="00FF7E94">
        <w:t xml:space="preserve"> </w:t>
      </w:r>
      <w:r w:rsidR="00FF7E94" w:rsidRPr="00FF7E94">
        <w:t xml:space="preserve">Our tool, gives </w:t>
      </w:r>
      <w:r w:rsidR="00FF7E94">
        <w:t xml:space="preserve">average </w:t>
      </w:r>
      <w:r w:rsidR="00FF7E94" w:rsidRPr="00FF7E94">
        <w:t>voltage response of symmetric Bi-SQUID for each corresponding</w:t>
      </w:r>
      <w:r w:rsidR="00FF7E94">
        <w:t xml:space="preserve"> normalized</w:t>
      </w:r>
      <w:r w:rsidR="00FF7E94" w:rsidRPr="00FF7E94">
        <w:t xml:space="preserve"> applied exter</w:t>
      </w:r>
      <w:r w:rsidR="00FF7E94">
        <w:t>nal magnetic flux(</w:t>
      </w:r>
      <m:oMath>
        <m:sSub>
          <m:sSubPr>
            <m:ctrlPr>
              <w:rPr>
                <w:rFonts w:ascii="Cambria Math" w:hAnsi="Cambria Math"/>
                <w:i/>
              </w:rPr>
            </m:ctrlPr>
          </m:sSubPr>
          <m:e>
            <m:sSub>
              <m:sSubPr>
                <m:ctrlPr>
                  <w:rPr>
                    <w:rFonts w:ascii="Cambria Math" w:hAnsi="Cambria Math"/>
                    <w:i/>
                  </w:rPr>
                </m:ctrlPr>
              </m:sSubPr>
              <m:e>
                <m:r>
                  <w:rPr>
                    <w:rFonts w:ascii="Cambria Math" w:hAnsi="Cambria Math"/>
                  </w:rPr>
                  <m:t>ϕ</m:t>
                </m:r>
              </m:e>
              <m:sub>
                <m:r>
                  <w:rPr>
                    <w:rFonts w:ascii="Cambria Math" w:hAnsi="Cambria Math"/>
                  </w:rPr>
                  <m:t>e</m:t>
                </m:r>
              </m:sub>
            </m:sSub>
            <m:r>
              <w:rPr>
                <w:rFonts w:ascii="Cambria Math" w:hAnsi="Cambria Math"/>
              </w:rPr>
              <m:t>/</m:t>
            </m:r>
            <m:r>
              <w:rPr>
                <w:rFonts w:ascii="Cambria Math" w:hAnsi="Cambria Math"/>
              </w:rPr>
              <m:t>ϕ</m:t>
            </m:r>
          </m:e>
          <m:sub>
            <m:r>
              <w:rPr>
                <w:rFonts w:ascii="Cambria Math" w:hAnsi="Cambria Math"/>
              </w:rPr>
              <m:t>0</m:t>
            </m:r>
          </m:sub>
        </m:sSub>
      </m:oMath>
      <w:r w:rsidR="00FF7E94">
        <w:t>) as an output.</w:t>
      </w:r>
      <w:r w:rsidR="00FC34FE">
        <w:t xml:space="preserve"> Normalized external magnetic flux range</w:t>
      </w:r>
      <w:r w:rsidR="00D76497">
        <w:t xml:space="preserve"> </w:t>
      </w:r>
      <w:r w:rsidR="00FC34FE">
        <w:t xml:space="preserve">can be determined by the user. </w:t>
      </w:r>
      <w:r w:rsidR="007F76D5">
        <w:t xml:space="preserve">Moreover, simulation tool provides multiple-runs for statistical analysis of Bi-SQUID. </w:t>
      </w:r>
      <w:r w:rsidR="006F1F71" w:rsidRPr="006F1F71">
        <w:t>User can determine margin and data-range for one of the input parameter, and tool generates random numbers in defined margin and data-range for determined parameter.</w:t>
      </w:r>
      <w:bookmarkStart w:id="2" w:name="_GoBack"/>
      <w:bookmarkEnd w:id="2"/>
    </w:p>
    <w:p w14:paraId="72C4462B" w14:textId="6EC4C213" w:rsidR="00D76497" w:rsidRDefault="00D76497" w:rsidP="00D51CBB">
      <w:pPr>
        <w:jc w:val="both"/>
      </w:pPr>
    </w:p>
    <w:p w14:paraId="147E6D7F" w14:textId="5CCF9AE7" w:rsidR="00D76497" w:rsidRDefault="00D76497" w:rsidP="00D76497">
      <w:pPr>
        <w:jc w:val="both"/>
      </w:pPr>
      <w:r w:rsidRPr="00D76497">
        <w:rPr>
          <w:color w:val="FF0000"/>
        </w:rPr>
        <w:t>Bu çalışma  kapsamında, simetrik Bi-SQUID için kullanıcı dostu açık kaynak kodlu analiz ve simülasyon aracı geliştirilerek, sistemin istatistiksel analizi yapılmıştır.</w:t>
      </w:r>
      <w:r w:rsidRPr="00D76497">
        <w:rPr>
          <w:color w:val="FF0000"/>
        </w:rPr>
        <w:t xml:space="preserve"> </w:t>
      </w:r>
      <w:r w:rsidRPr="00D76497">
        <w:rPr>
          <w:color w:val="FF0000"/>
        </w:rPr>
        <w:t>Geliştirmiş olduğumuz simülasyon aracı, kullanıcı tarafından belirlenen çözünürlükte(time step, external magnetic field sampling resolution) simetrik Bi-SQUID için sistemi temsil eden diferansiyel denklem setini bir periyot boyunca çözerek, sistemin manyetik alan tepkisini kullanıcıya çıktı olarak vermektedir.</w:t>
      </w:r>
      <w:r>
        <w:t xml:space="preserve"> </w:t>
      </w:r>
      <w:r>
        <w:t xml:space="preserve"> </w:t>
      </w:r>
      <w:r w:rsidRPr="00FC34FE">
        <w:rPr>
          <w:color w:val="FF0000"/>
        </w:rPr>
        <w:t>Programın çıktısı, normalize dış manyetik akıya karşı Bi-SQUID sisteminin gerilim tepkisidir.</w:t>
      </w:r>
      <w:r>
        <w:t xml:space="preserve"> </w:t>
      </w:r>
      <w:r w:rsidRPr="00FC34FE">
        <w:rPr>
          <w:color w:val="FF0000"/>
        </w:rPr>
        <w:t xml:space="preserve">MAnyetik alan tepkisi, kullanıcı tarafından belirlenen aralık boyunca elde edilmektedir. </w:t>
      </w:r>
      <w:r w:rsidRPr="007F76D5">
        <w:rPr>
          <w:color w:val="FF0000"/>
        </w:rPr>
        <w:t>Ayrıca simülasyon kullanıcının çoklu koşular yapmasına olanak sağlamaktadır.</w:t>
      </w:r>
      <w:r>
        <w:t xml:space="preserve"> Kullanıcı tarafından belirlenen herhangi bir input parametresi, kullanıcı tarafından belirlenen margin boyunca rassal olarak üretilmektedir. Sonrasında oluşturulan her bir rastgele  very seti boyunca simülasyon çalışarak, her bir durum için çıktı üretmektedir. Bu sonuç kullanıcıya belirli marginler çerçevesinde Bi-SQUID davranışını vermektedir. Kullanıcı bu sonuçtan faydalanarak tasarımını poptimize edebilir ve B-SQUID devrenin sağlıklı çalıştıuğı durumları göreilir.</w:t>
      </w:r>
    </w:p>
    <w:p w14:paraId="0D565235" w14:textId="439C861B" w:rsidR="00D76497" w:rsidRDefault="00D76497" w:rsidP="00D76497">
      <w:pPr>
        <w:jc w:val="both"/>
      </w:pPr>
    </w:p>
    <w:p w14:paraId="051EA7B8" w14:textId="7DD78ABD" w:rsidR="00D51CBB" w:rsidRDefault="00D51CBB" w:rsidP="00D51CBB">
      <w:pPr>
        <w:jc w:val="both"/>
      </w:pPr>
      <w:r>
        <w:t xml:space="preserve"> </w:t>
      </w:r>
      <w:r>
        <w:t xml:space="preserve"> In this work, we designed open source and user-friendly simulation tool. In addition, we did statistical analysis study for Bi-SQUID by using simulation tool. </w:t>
      </w:r>
    </w:p>
    <w:p w14:paraId="6EF2E022" w14:textId="43ED784A" w:rsidR="00D51CBB" w:rsidRPr="00D51CBB" w:rsidRDefault="00D51CBB" w:rsidP="003A4C0D">
      <w:pPr>
        <w:rPr>
          <w:rFonts w:ascii="Calibri" w:hAnsi="Calibri" w:cs="Calibri"/>
        </w:rPr>
      </w:pPr>
      <w:r w:rsidRPr="00D51CBB">
        <w:fldChar w:fldCharType="begin"/>
      </w:r>
      <w:r w:rsidRPr="00D51CBB">
        <w:instrText xml:space="preserve"> ADDIN ZOTERO_BIBL {"uncited":[],"omitted":[],"custom":[]} CSL_BIBLIOGRAPHY </w:instrText>
      </w:r>
      <w:r w:rsidRPr="00D51CBB">
        <w:fldChar w:fldCharType="separate"/>
      </w:r>
    </w:p>
    <w:p w14:paraId="768D7ACC" w14:textId="2B3C1CE4" w:rsidR="00D51CBB" w:rsidRPr="00D51CBB" w:rsidRDefault="003A4C0D" w:rsidP="00D51CBB">
      <w:pPr>
        <w:rPr>
          <w:rFonts w:ascii="Calibri" w:hAnsi="Calibri" w:cs="Calibri"/>
        </w:rPr>
      </w:pPr>
      <w:r>
        <w:rPr>
          <w:rFonts w:ascii="Calibri" w:hAnsi="Calibri" w:cs="Calibri"/>
        </w:rPr>
        <w:t>[1</w:t>
      </w:r>
      <w:r w:rsidR="00D51CBB" w:rsidRPr="00D51CBB">
        <w:rPr>
          <w:rFonts w:ascii="Calibri" w:hAnsi="Calibri" w:cs="Calibri"/>
        </w:rPr>
        <w:t>]</w:t>
      </w:r>
      <w:r w:rsidR="00D51CBB" w:rsidRPr="00D51CBB">
        <w:rPr>
          <w:rFonts w:ascii="Calibri" w:hAnsi="Calibri" w:cs="Calibri"/>
        </w:rPr>
        <w:tab/>
        <w:t xml:space="preserve">R. L. Fagaly, “Superconducting quantum interference device instruments and applications”, </w:t>
      </w:r>
      <w:r w:rsidR="00D51CBB" w:rsidRPr="00D51CBB">
        <w:rPr>
          <w:rFonts w:ascii="Calibri" w:hAnsi="Calibri" w:cs="Calibri"/>
          <w:i/>
          <w:iCs/>
        </w:rPr>
        <w:t>Review of Scientific Instruments</w:t>
      </w:r>
      <w:r w:rsidR="00D51CBB" w:rsidRPr="00D51CBB">
        <w:rPr>
          <w:rFonts w:ascii="Calibri" w:hAnsi="Calibri" w:cs="Calibri"/>
        </w:rPr>
        <w:t>, c. 77, sy 10, s. 101101, Eki. 2006, doi: 10.1063/1.2354545.</w:t>
      </w:r>
    </w:p>
    <w:p w14:paraId="2CACED74" w14:textId="755FD5EA" w:rsidR="00D51CBB" w:rsidRPr="00D51CBB" w:rsidRDefault="003A4C0D" w:rsidP="00D51CBB">
      <w:pPr>
        <w:rPr>
          <w:rFonts w:ascii="Calibri" w:hAnsi="Calibri" w:cs="Calibri"/>
        </w:rPr>
      </w:pPr>
      <w:r>
        <w:rPr>
          <w:rFonts w:ascii="Calibri" w:hAnsi="Calibri" w:cs="Calibri"/>
        </w:rPr>
        <w:lastRenderedPageBreak/>
        <w:t>[2</w:t>
      </w:r>
      <w:r w:rsidR="00D51CBB" w:rsidRPr="00D51CBB">
        <w:rPr>
          <w:rFonts w:ascii="Calibri" w:hAnsi="Calibri" w:cs="Calibri"/>
        </w:rPr>
        <w:t>]</w:t>
      </w:r>
      <w:r w:rsidR="00D51CBB" w:rsidRPr="00D51CBB">
        <w:rPr>
          <w:rFonts w:ascii="Calibri" w:hAnsi="Calibri" w:cs="Calibri"/>
        </w:rPr>
        <w:tab/>
        <w:t xml:space="preserve">V. K. Kornev, I. I. Soloviev, N. V. Klenov, ve O. A. Mukhanov, “Bi-SQUID: a novel linearization method for dc SQUID voltage response”, </w:t>
      </w:r>
      <w:r w:rsidR="00D51CBB" w:rsidRPr="00D51CBB">
        <w:rPr>
          <w:rFonts w:ascii="Calibri" w:hAnsi="Calibri" w:cs="Calibri"/>
          <w:i/>
          <w:iCs/>
        </w:rPr>
        <w:t>Supercond. Sci. Technol.</w:t>
      </w:r>
      <w:r w:rsidR="00D51CBB" w:rsidRPr="00D51CBB">
        <w:rPr>
          <w:rFonts w:ascii="Calibri" w:hAnsi="Calibri" w:cs="Calibri"/>
        </w:rPr>
        <w:t>, c. 22, sy 11, s. 114011, Eki. 2009, doi: 10.1088/0953-2048/22/11/114011.</w:t>
      </w:r>
    </w:p>
    <w:p w14:paraId="011E5309" w14:textId="3416C680" w:rsidR="00D51CBB" w:rsidRPr="00D51CBB" w:rsidRDefault="003A4C0D" w:rsidP="00D51CBB">
      <w:pPr>
        <w:rPr>
          <w:rFonts w:ascii="Calibri" w:hAnsi="Calibri" w:cs="Calibri"/>
        </w:rPr>
      </w:pPr>
      <w:r>
        <w:rPr>
          <w:rFonts w:ascii="Calibri" w:hAnsi="Calibri" w:cs="Calibri"/>
        </w:rPr>
        <w:t>[3</w:t>
      </w:r>
      <w:r w:rsidR="00D51CBB" w:rsidRPr="00D51CBB">
        <w:rPr>
          <w:rFonts w:ascii="Calibri" w:hAnsi="Calibri" w:cs="Calibri"/>
        </w:rPr>
        <w:t>]</w:t>
      </w:r>
      <w:r w:rsidR="00D51CBB" w:rsidRPr="00D51CBB">
        <w:rPr>
          <w:rFonts w:ascii="Calibri" w:hAnsi="Calibri" w:cs="Calibri"/>
        </w:rPr>
        <w:tab/>
        <w:t xml:space="preserve">P. Longhini </w:t>
      </w:r>
      <w:r w:rsidR="00D51CBB" w:rsidRPr="00D51CBB">
        <w:rPr>
          <w:rFonts w:ascii="Calibri" w:hAnsi="Calibri" w:cs="Calibri"/>
          <w:i/>
          <w:iCs/>
        </w:rPr>
        <w:t>vd.</w:t>
      </w:r>
      <w:r w:rsidR="00D51CBB" w:rsidRPr="00D51CBB">
        <w:rPr>
          <w:rFonts w:ascii="Calibri" w:hAnsi="Calibri" w:cs="Calibri"/>
        </w:rPr>
        <w:t xml:space="preserve">, “Voltage Response of Non-Uniform Arrays of Bi-SQUIDs”, içinde </w:t>
      </w:r>
      <w:r w:rsidR="00D51CBB" w:rsidRPr="00D51CBB">
        <w:rPr>
          <w:rFonts w:ascii="Calibri" w:hAnsi="Calibri" w:cs="Calibri"/>
          <w:i/>
          <w:iCs/>
        </w:rPr>
        <w:t>International Conference on Theory and Application in Nonlinear Dynamics (ICAND 2012)</w:t>
      </w:r>
      <w:r w:rsidR="00D51CBB" w:rsidRPr="00D51CBB">
        <w:rPr>
          <w:rFonts w:ascii="Calibri" w:hAnsi="Calibri" w:cs="Calibri"/>
        </w:rPr>
        <w:t>, V. In, A. Palacios, ve P. Longhini, Ed. Cham: Springer International Publishing, 2014, ss. 77-90. doi: 10.1007/978-3-319-02925-2_7.</w:t>
      </w:r>
    </w:p>
    <w:p w14:paraId="1DDB6782" w14:textId="03643639" w:rsidR="00D51CBB" w:rsidRDefault="00D51CBB" w:rsidP="00D51CBB">
      <w:pPr>
        <w:jc w:val="both"/>
      </w:pPr>
      <w:r w:rsidRPr="00D51CBB">
        <w:fldChar w:fldCharType="end"/>
      </w:r>
    </w:p>
    <w:sectPr w:rsidR="00D51CBB">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i AKGÜN" w:date="2021-09-11T15:48:00Z" w:initials="AA">
    <w:p w14:paraId="27C9629F" w14:textId="07C232FA" w:rsidR="00086A91" w:rsidRDefault="00086A91">
      <w:pPr>
        <w:pStyle w:val="CommentText"/>
      </w:pPr>
      <w:r>
        <w:rPr>
          <w:rStyle w:val="CommentReference"/>
        </w:rPr>
        <w:annotationRef/>
      </w:r>
      <w:r>
        <w:t>SQUID tam olarak bir superconductive loop değil çünkü interrupted by two parallel JJ’s.</w:t>
      </w:r>
    </w:p>
  </w:comment>
  <w:comment w:id="1" w:author="Ali Akgün" w:date="2021-09-13T16:38:00Z" w:initials="AA">
    <w:p w14:paraId="63752497" w14:textId="1AD78291" w:rsidR="003B5E67" w:rsidRDefault="003B5E67">
      <w:pPr>
        <w:pStyle w:val="CommentText"/>
      </w:pPr>
      <w:r>
        <w:rPr>
          <w:rStyle w:val="CommentReference"/>
        </w:rPr>
        <w:annotationRef/>
      </w:r>
      <w:r>
        <w:t>Kullanıcı geniş bir marjinde bi-squid tasarımı yapamıyor böyle bir çözüm yok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C9629F" w15:done="0"/>
  <w15:commentEx w15:paraId="637524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74E39" w16cex:dateUtc="2021-09-11T1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C9629F" w16cid:durableId="24E74E3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82FCE7" w14:textId="77777777" w:rsidR="00604537" w:rsidRDefault="00604537" w:rsidP="00807386">
      <w:pPr>
        <w:spacing w:after="0" w:line="240" w:lineRule="auto"/>
      </w:pPr>
      <w:r>
        <w:separator/>
      </w:r>
    </w:p>
  </w:endnote>
  <w:endnote w:type="continuationSeparator" w:id="0">
    <w:p w14:paraId="1BD8E56D" w14:textId="77777777" w:rsidR="00604537" w:rsidRDefault="00604537" w:rsidP="008073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30B12" w14:textId="62EB817C" w:rsidR="00EB42BA" w:rsidRPr="006F1F71" w:rsidRDefault="006F1F71" w:rsidP="006F1F71">
    <w:pPr>
      <w:pStyle w:val="Footer"/>
    </w:pPr>
    <w:fldSimple w:instr=" DOCPROPERTY bjFooterEvenPageDocProperty \* MERGEFORMAT " w:fldLock="1">
      <w:r w:rsidRPr="006F1F71">
        <w:rPr>
          <w:rFonts w:ascii="Calibri" w:hAnsi="Calibri" w:cs="Calibri"/>
          <w:color w:val="000000"/>
          <w:u w:val="single"/>
        </w:rPr>
        <w:t>TASNİF DIŞI</w:t>
      </w:r>
    </w:fldSimple>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B199A6" w14:textId="59C2C002" w:rsidR="00EB42BA" w:rsidRPr="006F1F71" w:rsidRDefault="006F1F71" w:rsidP="006F1F71">
    <w:pPr>
      <w:pStyle w:val="Footer"/>
    </w:pPr>
    <w:fldSimple w:instr=" DOCPROPERTY bjFooterBothDocProperty \* MERGEFORMAT " w:fldLock="1">
      <w:r w:rsidRPr="006F1F71">
        <w:rPr>
          <w:rFonts w:ascii="Calibri" w:hAnsi="Calibri" w:cs="Calibri"/>
          <w:color w:val="000000"/>
          <w:u w:val="single"/>
        </w:rPr>
        <w:t>TASNİF DIŞI</w:t>
      </w:r>
    </w:fldSimple>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52982" w14:textId="300827DF" w:rsidR="00EB42BA" w:rsidRPr="006F1F71" w:rsidRDefault="006F1F71" w:rsidP="006F1F71">
    <w:pPr>
      <w:pStyle w:val="Footer"/>
    </w:pPr>
    <w:fldSimple w:instr=" DOCPROPERTY bjFooterFirstPageDocProperty \* MERGEFORMAT " w:fldLock="1">
      <w:r w:rsidRPr="006F1F71">
        <w:rPr>
          <w:rFonts w:ascii="Calibri" w:hAnsi="Calibri" w:cs="Calibri"/>
          <w:color w:val="000000"/>
          <w:u w:val="single"/>
        </w:rPr>
        <w:t>TASNİF DIŞI</w:t>
      </w:r>
    </w:fldSimple>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DC956F" w14:textId="77777777" w:rsidR="00604537" w:rsidRDefault="00604537" w:rsidP="00807386">
      <w:pPr>
        <w:spacing w:after="0" w:line="240" w:lineRule="auto"/>
      </w:pPr>
      <w:r>
        <w:separator/>
      </w:r>
    </w:p>
  </w:footnote>
  <w:footnote w:type="continuationSeparator" w:id="0">
    <w:p w14:paraId="470AE37D" w14:textId="77777777" w:rsidR="00604537" w:rsidRDefault="00604537" w:rsidP="008073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2751AD" w14:textId="4EEBBA18" w:rsidR="00EB42BA" w:rsidRPr="006F1F71" w:rsidRDefault="006F1F71" w:rsidP="006F1F71">
    <w:pPr>
      <w:pStyle w:val="Header"/>
    </w:pPr>
    <w:fldSimple w:instr=" DOCPROPERTY bjHeaderEvenPageDocProperty \* MERGEFORMAT " w:fldLock="1">
      <w:r w:rsidRPr="006F1F71">
        <w:rPr>
          <w:rFonts w:ascii="Calibri" w:hAnsi="Calibri" w:cs="Calibri"/>
          <w:color w:val="000000"/>
          <w:u w:val="single"/>
        </w:rPr>
        <w:t>TASNİF DIŞI</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DF1AF" w14:textId="3B623E86" w:rsidR="00EB42BA" w:rsidRPr="006F1F71" w:rsidRDefault="006F1F71" w:rsidP="006F1F71">
    <w:pPr>
      <w:pStyle w:val="Header"/>
    </w:pPr>
    <w:fldSimple w:instr=" DOCPROPERTY bjHeaderBothDocProperty \* MERGEFORMAT " w:fldLock="1">
      <w:r w:rsidRPr="006F1F71">
        <w:rPr>
          <w:rFonts w:ascii="Calibri" w:hAnsi="Calibri" w:cs="Calibri"/>
          <w:color w:val="000000"/>
          <w:u w:val="single"/>
        </w:rPr>
        <w:t>TASNİF DIŞI</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3B5CFA" w14:textId="040E1407" w:rsidR="00EB42BA" w:rsidRPr="006F1F71" w:rsidRDefault="006F1F71" w:rsidP="006F1F71">
    <w:pPr>
      <w:pStyle w:val="Header"/>
    </w:pPr>
    <w:fldSimple w:instr=" DOCPROPERTY bjHeaderFirstPageDocProperty \* MERGEFORMAT " w:fldLock="1">
      <w:r w:rsidRPr="006F1F71">
        <w:rPr>
          <w:rFonts w:ascii="Calibri" w:hAnsi="Calibri" w:cs="Calibri"/>
          <w:color w:val="000000"/>
          <w:u w:val="single"/>
        </w:rPr>
        <w:t>TASNİF DIŞI</w:t>
      </w:r>
    </w:fldSimple>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i AKGÜN">
    <w15:presenceInfo w15:providerId="Windows Live" w15:userId="aee4d33909ebf945"/>
  </w15:person>
  <w15:person w15:author="Ali Akgün">
    <w15:presenceInfo w15:providerId="None" w15:userId="Ali Akgü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18A"/>
    <w:rsid w:val="0002289A"/>
    <w:rsid w:val="000235B5"/>
    <w:rsid w:val="00055E20"/>
    <w:rsid w:val="00086A91"/>
    <w:rsid w:val="000B1276"/>
    <w:rsid w:val="000D7466"/>
    <w:rsid w:val="000E72BE"/>
    <w:rsid w:val="00130C4B"/>
    <w:rsid w:val="001340D2"/>
    <w:rsid w:val="0014377A"/>
    <w:rsid w:val="0017256D"/>
    <w:rsid w:val="001A0F07"/>
    <w:rsid w:val="001A35B2"/>
    <w:rsid w:val="00211EF7"/>
    <w:rsid w:val="0022581E"/>
    <w:rsid w:val="00283C8F"/>
    <w:rsid w:val="00297669"/>
    <w:rsid w:val="002A1B10"/>
    <w:rsid w:val="00376061"/>
    <w:rsid w:val="003A4C0D"/>
    <w:rsid w:val="003B5E67"/>
    <w:rsid w:val="003F1241"/>
    <w:rsid w:val="003F177A"/>
    <w:rsid w:val="0040142C"/>
    <w:rsid w:val="005515E9"/>
    <w:rsid w:val="005A4498"/>
    <w:rsid w:val="005C3158"/>
    <w:rsid w:val="00604537"/>
    <w:rsid w:val="006126DF"/>
    <w:rsid w:val="00650047"/>
    <w:rsid w:val="00657204"/>
    <w:rsid w:val="006D101A"/>
    <w:rsid w:val="006F1F71"/>
    <w:rsid w:val="00731771"/>
    <w:rsid w:val="00745D54"/>
    <w:rsid w:val="0075348A"/>
    <w:rsid w:val="007F76D5"/>
    <w:rsid w:val="0080024F"/>
    <w:rsid w:val="00807386"/>
    <w:rsid w:val="00893A03"/>
    <w:rsid w:val="008B3C35"/>
    <w:rsid w:val="00955B64"/>
    <w:rsid w:val="0097732C"/>
    <w:rsid w:val="009B1C81"/>
    <w:rsid w:val="009B37E9"/>
    <w:rsid w:val="00A00565"/>
    <w:rsid w:val="00A51BB6"/>
    <w:rsid w:val="00AB516B"/>
    <w:rsid w:val="00AB7949"/>
    <w:rsid w:val="00AC7ACF"/>
    <w:rsid w:val="00B64025"/>
    <w:rsid w:val="00B859FB"/>
    <w:rsid w:val="00BC49EA"/>
    <w:rsid w:val="00C0111A"/>
    <w:rsid w:val="00C37FCE"/>
    <w:rsid w:val="00C40F40"/>
    <w:rsid w:val="00C473BC"/>
    <w:rsid w:val="00C54D42"/>
    <w:rsid w:val="00CA45EE"/>
    <w:rsid w:val="00D47097"/>
    <w:rsid w:val="00D51CBB"/>
    <w:rsid w:val="00D73B0A"/>
    <w:rsid w:val="00D76497"/>
    <w:rsid w:val="00DF4CC8"/>
    <w:rsid w:val="00E55AA8"/>
    <w:rsid w:val="00EB42BA"/>
    <w:rsid w:val="00EC1AF7"/>
    <w:rsid w:val="00F6318A"/>
    <w:rsid w:val="00FC34FE"/>
    <w:rsid w:val="00FC55B4"/>
    <w:rsid w:val="00FF7E9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175425"/>
  <w15:chartTrackingRefBased/>
  <w15:docId w15:val="{CEE50976-9421-438B-9D85-851CC771F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1CBB"/>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7386"/>
    <w:pPr>
      <w:tabs>
        <w:tab w:val="center" w:pos="4536"/>
        <w:tab w:val="right" w:pos="9072"/>
      </w:tabs>
      <w:spacing w:after="0" w:line="240" w:lineRule="auto"/>
    </w:pPr>
  </w:style>
  <w:style w:type="character" w:customStyle="1" w:styleId="HeaderChar">
    <w:name w:val="Header Char"/>
    <w:basedOn w:val="DefaultParagraphFont"/>
    <w:link w:val="Header"/>
    <w:uiPriority w:val="99"/>
    <w:rsid w:val="00807386"/>
  </w:style>
  <w:style w:type="paragraph" w:styleId="Footer">
    <w:name w:val="footer"/>
    <w:basedOn w:val="Normal"/>
    <w:link w:val="FooterChar"/>
    <w:uiPriority w:val="99"/>
    <w:unhideWhenUsed/>
    <w:rsid w:val="00807386"/>
    <w:pPr>
      <w:tabs>
        <w:tab w:val="center" w:pos="4536"/>
        <w:tab w:val="right" w:pos="9072"/>
      </w:tabs>
      <w:spacing w:after="0" w:line="240" w:lineRule="auto"/>
    </w:pPr>
  </w:style>
  <w:style w:type="character" w:customStyle="1" w:styleId="FooterChar">
    <w:name w:val="Footer Char"/>
    <w:basedOn w:val="DefaultParagraphFont"/>
    <w:link w:val="Footer"/>
    <w:uiPriority w:val="99"/>
    <w:rsid w:val="00807386"/>
  </w:style>
  <w:style w:type="character" w:styleId="PlaceholderText">
    <w:name w:val="Placeholder Text"/>
    <w:basedOn w:val="DefaultParagraphFont"/>
    <w:uiPriority w:val="99"/>
    <w:semiHidden/>
    <w:rsid w:val="003F1241"/>
    <w:rPr>
      <w:color w:val="808080"/>
    </w:rPr>
  </w:style>
  <w:style w:type="paragraph" w:styleId="Bibliography">
    <w:name w:val="Bibliography"/>
    <w:basedOn w:val="Normal"/>
    <w:next w:val="Normal"/>
    <w:uiPriority w:val="37"/>
    <w:unhideWhenUsed/>
    <w:rsid w:val="00955B64"/>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9B37E9"/>
    <w:rPr>
      <w:sz w:val="16"/>
      <w:szCs w:val="16"/>
    </w:rPr>
  </w:style>
  <w:style w:type="paragraph" w:styleId="CommentText">
    <w:name w:val="annotation text"/>
    <w:basedOn w:val="Normal"/>
    <w:link w:val="CommentTextChar"/>
    <w:uiPriority w:val="99"/>
    <w:semiHidden/>
    <w:unhideWhenUsed/>
    <w:rsid w:val="009B37E9"/>
    <w:pPr>
      <w:spacing w:line="240" w:lineRule="auto"/>
    </w:pPr>
    <w:rPr>
      <w:sz w:val="20"/>
      <w:szCs w:val="20"/>
    </w:rPr>
  </w:style>
  <w:style w:type="character" w:customStyle="1" w:styleId="CommentTextChar">
    <w:name w:val="Comment Text Char"/>
    <w:basedOn w:val="DefaultParagraphFont"/>
    <w:link w:val="CommentText"/>
    <w:uiPriority w:val="99"/>
    <w:semiHidden/>
    <w:rsid w:val="009B37E9"/>
    <w:rPr>
      <w:sz w:val="20"/>
      <w:szCs w:val="20"/>
    </w:rPr>
  </w:style>
  <w:style w:type="paragraph" w:styleId="CommentSubject">
    <w:name w:val="annotation subject"/>
    <w:basedOn w:val="CommentText"/>
    <w:next w:val="CommentText"/>
    <w:link w:val="CommentSubjectChar"/>
    <w:uiPriority w:val="99"/>
    <w:semiHidden/>
    <w:unhideWhenUsed/>
    <w:rsid w:val="009B37E9"/>
    <w:rPr>
      <w:b/>
      <w:bCs/>
    </w:rPr>
  </w:style>
  <w:style w:type="character" w:customStyle="1" w:styleId="CommentSubjectChar">
    <w:name w:val="Comment Subject Char"/>
    <w:basedOn w:val="CommentTextChar"/>
    <w:link w:val="CommentSubject"/>
    <w:uiPriority w:val="99"/>
    <w:semiHidden/>
    <w:rsid w:val="009B37E9"/>
    <w:rPr>
      <w:b/>
      <w:bCs/>
      <w:sz w:val="20"/>
      <w:szCs w:val="20"/>
    </w:rPr>
  </w:style>
  <w:style w:type="paragraph" w:styleId="BalloonText">
    <w:name w:val="Balloon Text"/>
    <w:basedOn w:val="Normal"/>
    <w:link w:val="BalloonTextChar"/>
    <w:uiPriority w:val="99"/>
    <w:semiHidden/>
    <w:unhideWhenUsed/>
    <w:rsid w:val="00D51C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1CB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698371">
      <w:bodyDiv w:val="1"/>
      <w:marLeft w:val="0"/>
      <w:marRight w:val="0"/>
      <w:marTop w:val="0"/>
      <w:marBottom w:val="0"/>
      <w:divBdr>
        <w:top w:val="none" w:sz="0" w:space="0" w:color="auto"/>
        <w:left w:val="none" w:sz="0" w:space="0" w:color="auto"/>
        <w:bottom w:val="none" w:sz="0" w:space="0" w:color="auto"/>
        <w:right w:val="none" w:sz="0" w:space="0" w:color="auto"/>
      </w:divBdr>
      <w:divsChild>
        <w:div w:id="6882914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E3129-F004-4DED-8811-EC72DC4ECF47}">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6A1C14B9-DEEE-48C3-8221-C1F87AFE4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4</TotalTime>
  <Pages>3</Pages>
  <Words>3236</Words>
  <Characters>1844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2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32</cp:revision>
  <dcterms:created xsi:type="dcterms:W3CDTF">2021-09-10T06:33:00Z</dcterms:created>
  <dcterms:modified xsi:type="dcterms:W3CDTF">2021-09-13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eb0579f7-6594-477c-a607-a4a11aacfe6d</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LtfldRnR"/&gt;&lt;style id="http://www.zotero.org/styles/ieee" locale="tr-TR" hasBibliography="1" bibliographyStyleHasBeenSet="1"/&gt;&lt;prefs&gt;&lt;pref name="fieldType" value="Field"/&gt;&lt;/prefs&gt;&lt;/data&gt;</vt:lpwstr>
  </property>
</Properties>
</file>